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F106CE" w:rsidRDefault="00DD47A7">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8030F0">
      <w:pPr>
        <w:spacing w:after="120"/>
        <w:jc w:val="center"/>
        <w:rPr>
          <w:rFonts w:eastAsia="Times New Roman" w:cs="Times New Roman"/>
          <w:szCs w:val="24"/>
        </w:rPr>
      </w:pPr>
      <w:r w:rsidRPr="00F106CE">
        <w:rPr>
          <w:rFonts w:eastAsia="Times New Roman" w:cs="Times New Roman"/>
          <w:szCs w:val="24"/>
        </w:rPr>
        <w:t xml:space="preserve">Ho </w:t>
      </w:r>
      <w:proofErr w:type="spellStart"/>
      <w:r w:rsidRPr="00F106CE">
        <w:rPr>
          <w:rFonts w:eastAsia="Times New Roman" w:cs="Times New Roman"/>
          <w:szCs w:val="24"/>
        </w:rPr>
        <w:t>Ngok</w:t>
      </w:r>
      <w:proofErr w:type="spellEnd"/>
      <w:r w:rsidRPr="00F106CE">
        <w:rPr>
          <w:rFonts w:eastAsia="Times New Roman" w:cs="Times New Roman"/>
          <w:szCs w:val="24"/>
        </w:rPr>
        <w:t xml:space="preserve">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1031A1">
      <w:pPr>
        <w:pStyle w:val="Heading1"/>
      </w:pPr>
      <w:r w:rsidRPr="00F106CE">
        <w:t xml:space="preserve">Introduction </w:t>
      </w:r>
    </w:p>
    <w:p w14:paraId="58F3AD59" w14:textId="708769C0" w:rsidR="00F958BE" w:rsidRPr="00F106CE" w:rsidRDefault="00FB2739" w:rsidP="00FB7D32">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FB7D32">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1031A1">
      <w:pPr>
        <w:pStyle w:val="Heading1"/>
      </w:pPr>
      <w:r w:rsidRPr="00F106CE">
        <w:t>Materials and Methods</w:t>
      </w:r>
    </w:p>
    <w:p w14:paraId="0558C0F9" w14:textId="77777777" w:rsidR="00CC28A4" w:rsidRDefault="00755FCA" w:rsidP="001031A1">
      <w:pPr>
        <w:pStyle w:val="Heading2"/>
        <w:rPr>
          <w:rFonts w:cs="Times New Roman"/>
        </w:rPr>
      </w:pPr>
      <w:r w:rsidRPr="00F106CE">
        <w:rPr>
          <w:rFonts w:cs="Times New Roman"/>
        </w:rPr>
        <w:t>Monte Carlo Simulation</w:t>
      </w:r>
    </w:p>
    <w:p w14:paraId="38EFCE59" w14:textId="79FD2C20" w:rsidR="00CC28A4" w:rsidRPr="00A37B77" w:rsidRDefault="00CC28A4" w:rsidP="00CC28A4">
      <w:pPr>
        <w:spacing w:after="120"/>
        <w:rPr>
          <w:rFonts w:cs="Times New Roman"/>
          <w:szCs w:val="24"/>
        </w:rPr>
      </w:pPr>
      <w:r w:rsidRPr="00A37B77">
        <w:rPr>
          <w:rFonts w:cs="Times New Roman" w:hint="cs"/>
          <w:szCs w:val="24"/>
        </w:rPr>
        <w:t>T</w:t>
      </w:r>
      <w:r w:rsidRPr="00A37B77">
        <w:rPr>
          <w:rFonts w:cs="Times New Roman"/>
          <w:szCs w:val="24"/>
        </w:rPr>
        <w:t xml:space="preserve">he process of using Monte Carlo </w:t>
      </w:r>
      <w:r w:rsidRPr="00A37B77">
        <w:rPr>
          <w:rFonts w:cs="Times New Roman" w:hint="eastAsia"/>
          <w:szCs w:val="24"/>
        </w:rPr>
        <w:t>Simulation</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price</w:t>
      </w:r>
      <w:r w:rsidRPr="00A37B77">
        <w:rPr>
          <w:rFonts w:cs="Times New Roman"/>
          <w:szCs w:val="24"/>
        </w:rPr>
        <w:t xml:space="preserve"> s</w:t>
      </w:r>
      <w:r w:rsidRPr="00A37B77">
        <w:rPr>
          <w:rFonts w:cs="Times New Roman" w:hint="eastAsia"/>
          <w:szCs w:val="24"/>
        </w:rPr>
        <w:t>pread</w:t>
      </w:r>
      <w:r w:rsidRPr="00A37B77">
        <w:rPr>
          <w:rFonts w:cs="Times New Roman"/>
          <w:szCs w:val="24"/>
        </w:rPr>
        <w:t xml:space="preserve"> option </w:t>
      </w:r>
      <w:r w:rsidRPr="00A37B77">
        <w:rPr>
          <w:rFonts w:cs="Times New Roman" w:hint="eastAsia"/>
          <w:szCs w:val="24"/>
        </w:rPr>
        <w:t>is</w:t>
      </w:r>
      <w:r w:rsidRPr="00A37B77">
        <w:rPr>
          <w:rFonts w:cs="Times New Roman"/>
          <w:szCs w:val="24"/>
        </w:rPr>
        <w:t xml:space="preserve"> </w:t>
      </w:r>
      <w:r w:rsidRPr="00A37B77">
        <w:rPr>
          <w:rFonts w:cs="Times New Roman" w:hint="eastAsia"/>
          <w:szCs w:val="24"/>
        </w:rPr>
        <w:t>similar</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the</w:t>
      </w:r>
      <w:r w:rsidRPr="00A37B77">
        <w:rPr>
          <w:rFonts w:cs="Times New Roman"/>
          <w:szCs w:val="24"/>
        </w:rPr>
        <w:t xml:space="preserve"> </w:t>
      </w:r>
      <w:r w:rsidRPr="00A37B77">
        <w:rPr>
          <w:rFonts w:cs="Times New Roman" w:hint="eastAsia"/>
          <w:szCs w:val="24"/>
        </w:rPr>
        <w:t>process</w:t>
      </w:r>
      <w:r w:rsidRPr="00A37B77">
        <w:rPr>
          <w:rFonts w:cs="Times New Roman"/>
          <w:szCs w:val="24"/>
        </w:rPr>
        <w:t xml:space="preserve"> </w:t>
      </w:r>
      <w:r w:rsidRPr="00A37B77">
        <w:rPr>
          <w:rFonts w:cs="Times New Roman" w:hint="eastAsia"/>
          <w:szCs w:val="24"/>
        </w:rPr>
        <w:t>of</w:t>
      </w:r>
      <w:r w:rsidRPr="00A37B77">
        <w:rPr>
          <w:rFonts w:cs="Times New Roman"/>
          <w:szCs w:val="24"/>
        </w:rPr>
        <w:t xml:space="preserve"> </w:t>
      </w:r>
      <w:r w:rsidRPr="00A37B77">
        <w:rPr>
          <w:rFonts w:cs="Times New Roman" w:hint="eastAsia"/>
          <w:szCs w:val="24"/>
        </w:rPr>
        <w:t>pricing</w:t>
      </w:r>
      <w:r w:rsidRPr="00A37B77">
        <w:rPr>
          <w:rFonts w:cs="Times New Roman"/>
          <w:szCs w:val="24"/>
        </w:rPr>
        <w:t xml:space="preserve"> European Vanilla Option</w:t>
      </w:r>
      <w:r w:rsidRPr="00A37B77">
        <w:rPr>
          <w:rFonts w:cs="Times New Roman" w:hint="eastAsia"/>
          <w:szCs w:val="24"/>
        </w:rPr>
        <w:t>.</w:t>
      </w:r>
      <w:r w:rsidRPr="00A37B77">
        <w:rPr>
          <w:rFonts w:cs="Times New Roman"/>
          <w:szCs w:val="24"/>
        </w:rPr>
        <w:t xml:space="preserve"> The initial step is to </w:t>
      </w:r>
      <w:r w:rsidRPr="00A37B77">
        <w:rPr>
          <w:rFonts w:cs="Times New Roman" w:hint="eastAsia"/>
          <w:szCs w:val="24"/>
        </w:rPr>
        <w:t>g</w:t>
      </w:r>
      <w:r w:rsidRPr="00A37B77">
        <w:rPr>
          <w:rFonts w:cs="Times New Roman"/>
          <w:szCs w:val="24"/>
        </w:rPr>
        <w:t xml:space="preserve">enerate two related </w:t>
      </w:r>
      <w:bookmarkStart w:id="0" w:name="_GoBack"/>
      <w:bookmarkEnd w:id="0"/>
      <w:r w:rsidRPr="00A37B77">
        <w:rPr>
          <w:rFonts w:cs="Times New Roman"/>
          <w:szCs w:val="24"/>
        </w:rPr>
        <w:t>stock price</w:t>
      </w:r>
      <w:r>
        <w:rPr>
          <w:rFonts w:cs="Times New Roman"/>
          <w:szCs w:val="24"/>
        </w:rPr>
        <w:t xml:space="preserve"> </w:t>
      </w:r>
      <w:r w:rsidRPr="00A37B77">
        <w:rPr>
          <w:rFonts w:cs="Times New Roman"/>
          <w:szCs w:val="24"/>
        </w:rPr>
        <w:t>sequences</w:t>
      </w:r>
      <w:r w:rsidRPr="00A37B77">
        <w:rPr>
          <w:rFonts w:cs="Times New Roman" w:hint="eastAsia"/>
          <w:szCs w:val="24"/>
        </w:rPr>
        <w:t>.</w:t>
      </w:r>
      <w:r w:rsidRPr="00A37B77">
        <w:rPr>
          <w:rFonts w:cs="Times New Roman"/>
          <w:szCs w:val="24"/>
        </w:rPr>
        <w:t xml:space="preserve"> The formula is:</w:t>
      </w:r>
    </w:p>
    <w:p w14:paraId="62CC0785" w14:textId="77777777" w:rsidR="00CC28A4" w:rsidRPr="00A37B77" w:rsidRDefault="00CC28A4" w:rsidP="00CC28A4">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w:rPr>
              <w:rFonts w:ascii="Cambria Math" w:hAnsi="Cambria Math" w:cs="Times New Roman"/>
              <w:szCs w:val="24"/>
            </w:rPr>
            <m:t xml:space="preserve">(t)=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 xml:space="preserve"> </m:t>
              </m:r>
            </m:sup>
          </m:sSup>
        </m:oMath>
      </m:oMathPara>
    </w:p>
    <w:p w14:paraId="48495554" w14:textId="77777777" w:rsidR="00CC28A4" w:rsidRPr="00A37B77" w:rsidRDefault="00CC28A4" w:rsidP="00CC28A4">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 xml:space="preserve">(t)= </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r>
            <w:rPr>
              <w:rFonts w:ascii="Cambria Math" w:hAnsi="Cambria Math" w:cs="Times New Roman"/>
              <w:szCs w:val="24"/>
            </w:rPr>
            <m:t>(0)</m:t>
          </m:r>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 xml:space="preserve"> )</m:t>
              </m:r>
            </m:sup>
          </m:sSup>
        </m:oMath>
      </m:oMathPara>
    </w:p>
    <w:p w14:paraId="405B5374" w14:textId="77777777" w:rsidR="00CC28A4" w:rsidRDefault="00CC28A4" w:rsidP="00CC28A4">
      <w:pPr>
        <w:spacing w:after="120"/>
        <w:rPr>
          <w:rFonts w:cs="Times New Roman"/>
          <w:szCs w:val="24"/>
        </w:rPr>
      </w:pPr>
      <w:r w:rsidRPr="00A37B77">
        <w:rPr>
          <w:rFonts w:cs="Times New Roman"/>
          <w:szCs w:val="24"/>
        </w:rPr>
        <w:t xml:space="preserve">We can do the simulation for many times, for example, 10000 times, and get 10000 simulation paths. </w:t>
      </w:r>
      <w:r w:rsidRPr="00A37B77">
        <w:rPr>
          <w:rFonts w:cs="Times New Roman" w:hint="eastAsia"/>
          <w:szCs w:val="24"/>
        </w:rPr>
        <w:t>T</w:t>
      </w:r>
      <w:r w:rsidRPr="00A37B77">
        <w:rPr>
          <w:rFonts w:cs="Times New Roman"/>
          <w:szCs w:val="24"/>
        </w:rPr>
        <w:t>hen we need to calculate the payoff of each simulation path</w:t>
      </w:r>
      <w:r>
        <w:rPr>
          <w:rFonts w:cs="Times New Roman"/>
          <w:szCs w:val="24"/>
        </w:rPr>
        <w:t xml:space="preserve"> </w:t>
      </w:r>
      <w:r w:rsidRPr="00B276C9">
        <w:rPr>
          <w:rFonts w:cs="Times New Roman"/>
          <w:szCs w:val="24"/>
        </w:rPr>
        <w:t>on the expiry date</w:t>
      </w:r>
      <w:r w:rsidRPr="00A37B77">
        <w:rPr>
          <w:rFonts w:cs="Times New Roman"/>
          <w:szCs w:val="24"/>
        </w:rPr>
        <w:t xml:space="preserve">. </w:t>
      </w:r>
      <w:r>
        <w:rPr>
          <w:rFonts w:cs="Times New Roman"/>
          <w:szCs w:val="24"/>
        </w:rPr>
        <w:t>The formula is:</w:t>
      </w:r>
    </w:p>
    <w:p w14:paraId="0A9D5E1D" w14:textId="77777777" w:rsidR="00CC28A4" w:rsidRPr="00A37B77" w:rsidRDefault="00CC28A4" w:rsidP="00CC28A4">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0C2BAC01" w:rsidR="00755FCA" w:rsidRPr="00CC28A4" w:rsidRDefault="00CC28A4" w:rsidP="00CC28A4">
      <w:pPr>
        <w:spacing w:after="120"/>
        <w:rPr>
          <w:rFonts w:cs="Times New Roman"/>
          <w:szCs w:val="24"/>
        </w:rPr>
      </w:pPr>
      <w:r>
        <w:rPr>
          <w:rFonts w:cs="Times New Roman"/>
          <w:szCs w:val="24"/>
        </w:rPr>
        <w:t>Option value is the mean of all the 10000 payoffs.</w:t>
      </w:r>
    </w:p>
    <w:p w14:paraId="5CBA5798" w14:textId="39812C11" w:rsidR="00BE10B0" w:rsidRPr="00F106CE" w:rsidRDefault="00755FCA" w:rsidP="001031A1">
      <w:pPr>
        <w:pStyle w:val="Heading2"/>
        <w:rPr>
          <w:rFonts w:cs="Times New Roman"/>
        </w:rPr>
      </w:pPr>
      <w:r w:rsidRPr="00F106CE">
        <w:rPr>
          <w:rFonts w:cs="Times New Roman"/>
        </w:rPr>
        <w:lastRenderedPageBreak/>
        <w:t>Kirk’s Approximation</w:t>
      </w:r>
    </w:p>
    <w:p w14:paraId="0F0E8D4B" w14:textId="1F741352" w:rsidR="0051042F" w:rsidRPr="00F106CE" w:rsidRDefault="008F0450" w:rsidP="008F0450">
      <w:pPr>
        <w:spacing w:after="120"/>
        <w:jc w:val="center"/>
        <w:rPr>
          <w:rFonts w:cs="Times New Roman"/>
        </w:rPr>
      </w:pPr>
      <w:r w:rsidRPr="00F106CE">
        <w:rPr>
          <w:rFonts w:cs="Times New Roman"/>
          <w:noProof/>
        </w:rPr>
        <w:drawing>
          <wp:inline distT="0" distB="0" distL="0" distR="0" wp14:anchorId="66E812D9" wp14:editId="7E4F1E52">
            <wp:extent cx="2880000" cy="2486360"/>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3157" t="333" r="13951" b="707"/>
                    <a:stretch/>
                  </pic:blipFill>
                  <pic:spPr bwMode="auto">
                    <a:xfrm>
                      <a:off x="0" y="0"/>
                      <a:ext cx="2880000" cy="24863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7FB0C7EC">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F106CE" w:rsidRDefault="008F0450" w:rsidP="00CD514A">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1031A1">
      <w:pPr>
        <w:pStyle w:val="Heading2"/>
        <w:rPr>
          <w:rFonts w:cs="Times New Roman"/>
        </w:rPr>
      </w:pPr>
      <w:r w:rsidRPr="00F106CE">
        <w:rPr>
          <w:rFonts w:cs="Times New Roman"/>
        </w:rPr>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FB7D32">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1031A1">
      <w:pPr>
        <w:pStyle w:val="Heading1"/>
      </w:pPr>
      <w:r w:rsidRPr="00F106CE">
        <w:t>Results and Discussion</w:t>
      </w:r>
    </w:p>
    <w:p w14:paraId="3735D3A2" w14:textId="77777777" w:rsidR="004F46C0" w:rsidRPr="00F106CE" w:rsidRDefault="00DD47A7" w:rsidP="001031A1">
      <w:pPr>
        <w:pStyle w:val="Heading2"/>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4F46C0">
      <w:pPr>
        <w:spacing w:after="120"/>
        <w:ind w:left="1080"/>
        <w:jc w:val="center"/>
        <w:rPr>
          <w:rFonts w:eastAsia="Times New Roman" w:cs="Times New Roman"/>
          <w:b/>
          <w:szCs w:val="24"/>
        </w:rPr>
      </w:pPr>
    </w:p>
    <w:p w14:paraId="52882EA1" w14:textId="2E8C8B44" w:rsidR="004F46C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60C78AF7" wp14:editId="1FE133A4">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2"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2D9A4D38" w14:textId="729660E6" w:rsidR="00BE10B0" w:rsidRPr="00F106CE" w:rsidRDefault="00DD47A7" w:rsidP="00F3152F">
      <w:pPr>
        <w:spacing w:after="120"/>
        <w:ind w:left="1440" w:firstLine="720"/>
        <w:rPr>
          <w:rFonts w:eastAsia="Times New Roman" w:cs="Times New Roman"/>
          <w:b/>
          <w:sz w:val="20"/>
          <w:szCs w:val="20"/>
        </w:rPr>
      </w:pPr>
      <w:r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8F9528E" w14:textId="0021108B" w:rsidR="00975232" w:rsidRPr="00F106CE" w:rsidRDefault="00DD47A7" w:rsidP="00931852">
      <w:pPr>
        <w:spacing w:after="120"/>
        <w:jc w:val="center"/>
        <w:rPr>
          <w:rFonts w:eastAsia="Times New Roman" w:cs="Times New Roman"/>
          <w:sz w:val="20"/>
          <w:szCs w:val="20"/>
        </w:rPr>
      </w:pPr>
      <w:r w:rsidRPr="00F106CE">
        <w:rPr>
          <w:rFonts w:eastAsia="Times New Roman" w:cs="Times New Roman"/>
          <w:sz w:val="20"/>
          <w:szCs w:val="20"/>
        </w:rPr>
        <w:t xml:space="preserve">Figure 1.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F106CE">
        <w:rPr>
          <w:rFonts w:eastAsia="Times New Roman" w:cs="Times New Roman"/>
          <w:sz w:val="20"/>
          <w:szCs w:val="20"/>
        </w:rPr>
        <w:t>.</w:t>
      </w:r>
    </w:p>
    <w:p w14:paraId="179A0F5B" w14:textId="59F9E974" w:rsidR="00EC7E99" w:rsidRPr="00F106CE" w:rsidRDefault="00EC7E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1(a). The value difference ranging from $</w:t>
      </w:r>
      <w:r w:rsidRPr="00F106CE">
        <w:rPr>
          <w:rFonts w:cs="Times New Roman"/>
          <w:lang w:val="en-US"/>
        </w:rPr>
        <w:t>-0.02 to $0.46 has its mean at $0.10 and 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6F1D7EB2" w14:textId="59927543" w:rsidR="003846B2" w:rsidRPr="00F106CE" w:rsidRDefault="005E0378"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1(b).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05A3FA7B" w:rsidR="00BE10B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3"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7ECCE432" wp14:editId="1BC0C2EE">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14"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74D98FD2" w14:textId="77777777" w:rsidR="00F3152F" w:rsidRPr="00F106CE" w:rsidRDefault="00F3152F" w:rsidP="00F3152F">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C883A70" w:rsidR="00D375D4" w:rsidRPr="00F106CE" w:rsidRDefault="00C71AC6" w:rsidP="00931852">
      <w:pPr>
        <w:spacing w:after="120"/>
        <w:jc w:val="center"/>
        <w:rPr>
          <w:rFonts w:eastAsia="Times New Roman" w:cs="Times New Roman"/>
          <w:sz w:val="20"/>
          <w:szCs w:val="20"/>
        </w:rPr>
      </w:pPr>
      <w:r w:rsidRPr="00F106CE">
        <w:rPr>
          <w:rFonts w:eastAsia="Times New Roman" w:cs="Times New Roman"/>
          <w:sz w:val="20"/>
          <w:szCs w:val="20"/>
        </w:rPr>
        <w:lastRenderedPageBreak/>
        <w:t>Figure 2. The differences between Kirk and MC 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931852" w:rsidRPr="00F106CE">
        <w:rPr>
          <w:rFonts w:eastAsia="Times New Roman" w:cs="Times New Roman"/>
          <w:sz w:val="20"/>
          <w:szCs w:val="20"/>
        </w:rPr>
        <w:t xml:space="preserve"> </w:t>
      </w:r>
      <w:r w:rsidR="00421797" w:rsidRPr="00F106CE">
        <w:rPr>
          <w:rFonts w:eastAsia="Times New Roman" w:cs="Times New Roman"/>
          <w:sz w:val="20"/>
          <w:szCs w:val="20"/>
        </w:rPr>
        <w:t xml:space="preserve">and </w:t>
      </w:r>
      <w:r w:rsidR="00931852" w:rsidRPr="00F106CE">
        <w:rPr>
          <w:rFonts w:eastAsia="Times New Roman" w:cs="Times New Roman"/>
          <w:sz w:val="20"/>
          <w:szCs w:val="20"/>
        </w:rPr>
        <w:t>S</w:t>
      </w:r>
      <w:r w:rsidR="00421797" w:rsidRPr="00F106CE">
        <w:rPr>
          <w:rFonts w:eastAsia="Times New Roman" w:cs="Times New Roman"/>
          <w:sz w:val="20"/>
          <w:szCs w:val="20"/>
        </w:rPr>
        <w:t xml:space="preserve">trike </w:t>
      </w:r>
      <w:r w:rsidR="00931852"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931852"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3EFF03FE" w14:textId="49F8C2E5"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2(a).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848EE4E" w14:textId="17ED7BC6"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CE49CD" w:rsidRPr="00F106CE">
        <w:rPr>
          <w:rFonts w:cs="Times New Roman"/>
        </w:rPr>
        <w:t>2</w:t>
      </w:r>
      <w:r w:rsidRPr="00F106CE">
        <w:rPr>
          <w:rFonts w:cs="Times New Roman"/>
        </w:rPr>
        <w:t>(b).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931852">
      <w:pPr>
        <w:spacing w:after="120"/>
        <w:rPr>
          <w:rFonts w:eastAsiaTheme="minorEastAsia" w:cs="Times New Roman"/>
          <w:b/>
          <w:szCs w:val="24"/>
          <w:lang w:val="en-US"/>
        </w:rPr>
      </w:pPr>
    </w:p>
    <w:p w14:paraId="246C171A" w14:textId="2E86CF79" w:rsidR="00BE10B0" w:rsidRPr="00F106CE" w:rsidRDefault="00E23444">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15"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F106CE">
        <w:rPr>
          <w:rFonts w:eastAsia="Times New Roman" w:cs="Times New Roman"/>
          <w:b/>
          <w:noProof/>
          <w:szCs w:val="24"/>
        </w:rPr>
        <w:drawing>
          <wp:inline distT="0" distB="0" distL="0" distR="0" wp14:anchorId="05F044E7" wp14:editId="7AE63BDC">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1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C8E53AA"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4085C07" w14:textId="71A548AC" w:rsidR="00FF69FB" w:rsidRPr="00F106CE" w:rsidRDefault="00C71AC6" w:rsidP="00CE49CD">
      <w:pPr>
        <w:spacing w:after="120"/>
        <w:jc w:val="center"/>
        <w:rPr>
          <w:rFonts w:eastAsia="Times New Roman" w:cs="Times New Roman"/>
          <w:sz w:val="20"/>
          <w:szCs w:val="20"/>
        </w:rPr>
      </w:pPr>
      <w:r w:rsidRPr="00F106CE">
        <w:rPr>
          <w:rFonts w:eastAsia="Times New Roman" w:cs="Times New Roman"/>
          <w:sz w:val="20"/>
          <w:szCs w:val="20"/>
        </w:rPr>
        <w:t xml:space="preserve">Figure 3. The differences between Kirk and MC among various </w:t>
      </w:r>
      <w:r w:rsidR="00CE49CD"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00DD47A7" w:rsidRPr="00F106CE">
        <w:rPr>
          <w:rFonts w:eastAsia="Times New Roman" w:cs="Times New Roman"/>
          <w:sz w:val="20"/>
          <w:szCs w:val="20"/>
        </w:rPr>
        <w:t xml:space="preserve"> 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3F13A563" w14:textId="6E0ECC71" w:rsidR="00717D99" w:rsidRPr="00F106CE" w:rsidRDefault="00717D99"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3(a).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6FBC98A2" w14:textId="68381FD3"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3(b).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2244A8FD" w:rsidR="00BE10B0" w:rsidRPr="00F106CE" w:rsidRDefault="00F3152F" w:rsidP="004F46C0">
      <w:pPr>
        <w:spacing w:after="120"/>
        <w:jc w:val="center"/>
        <w:rPr>
          <w:rFonts w:eastAsia="Times New Roman" w:cs="Times New Roman"/>
          <w:b/>
          <w:szCs w:val="24"/>
        </w:rPr>
      </w:pPr>
      <w:r w:rsidRPr="00F106CE">
        <w:rPr>
          <w:rFonts w:eastAsia="Times New Roman" w:cs="Times New Roman"/>
          <w:b/>
          <w:szCs w:val="24"/>
        </w:rPr>
        <w:lastRenderedPageBreak/>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17"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E23444" w:rsidRPr="00F106CE">
        <w:rPr>
          <w:rFonts w:eastAsia="Times New Roman" w:cs="Times New Roman"/>
          <w:b/>
          <w:noProof/>
          <w:szCs w:val="24"/>
        </w:rPr>
        <w:drawing>
          <wp:inline distT="0" distB="0" distL="0" distR="0" wp14:anchorId="1E18AB4C" wp14:editId="11374DE3">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18"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0B2C7CC6"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F1D8844" w14:textId="60066F0F" w:rsidR="004F35FD" w:rsidRPr="00F106CE" w:rsidRDefault="00C71AC6" w:rsidP="00717D99">
      <w:pPr>
        <w:spacing w:after="120"/>
        <w:jc w:val="center"/>
        <w:rPr>
          <w:rFonts w:eastAsia="Times New Roman" w:cs="Times New Roman"/>
          <w:sz w:val="20"/>
          <w:szCs w:val="20"/>
        </w:rPr>
      </w:pPr>
      <w:r w:rsidRPr="00F106CE">
        <w:rPr>
          <w:rFonts w:eastAsia="Times New Roman" w:cs="Times New Roman"/>
          <w:sz w:val="20"/>
          <w:szCs w:val="20"/>
        </w:rPr>
        <w:t xml:space="preserve">Figure 4. The differences between Kirk and MC among various </w:t>
      </w:r>
      <w:r w:rsidR="00717D99"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717D99" w:rsidRPr="00F106CE">
        <w:rPr>
          <w:rFonts w:eastAsia="Times New Roman" w:cs="Times New Roman"/>
          <w:sz w:val="20"/>
          <w:szCs w:val="20"/>
        </w:rPr>
        <w:t>S</w:t>
      </w:r>
      <w:r w:rsidR="00421797" w:rsidRPr="00F106CE">
        <w:rPr>
          <w:rFonts w:eastAsia="Times New Roman" w:cs="Times New Roman"/>
          <w:sz w:val="20"/>
          <w:szCs w:val="20"/>
        </w:rPr>
        <w:t xml:space="preserve">trike </w:t>
      </w:r>
      <w:r w:rsidR="00717D99"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717D99"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2</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m:rPr>
            <m:sty m:val="p"/>
          </m:rP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5BE6932A" w14:textId="48C60F26" w:rsidR="00717D99" w:rsidRPr="00F106CE" w:rsidRDefault="00717D99"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4(a).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39D1130" w14:textId="30E9C1F2"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4(b).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786FC9C9" w:rsidR="00BE10B0" w:rsidRPr="00F106CE" w:rsidRDefault="00E23444" w:rsidP="00815558">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19"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szCs w:val="24"/>
        </w:rPr>
        <w:t xml:space="preserve"> </w:t>
      </w:r>
      <w:r w:rsidRPr="00F106CE">
        <w:rPr>
          <w:rFonts w:eastAsia="Times New Roman" w:cs="Times New Roman"/>
          <w:noProof/>
          <w:szCs w:val="24"/>
        </w:rPr>
        <w:drawing>
          <wp:inline distT="0" distB="0" distL="0" distR="0" wp14:anchorId="0CD82A21" wp14:editId="71C48872">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20"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4BB6D81"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185595E4" w14:textId="29B763E7" w:rsidR="00D03EB6" w:rsidRPr="00F106CE" w:rsidRDefault="00C71AC6" w:rsidP="00DE74C1">
      <w:pPr>
        <w:spacing w:after="120"/>
        <w:jc w:val="center"/>
        <w:rPr>
          <w:rFonts w:eastAsia="Times New Roman" w:cs="Times New Roman"/>
          <w:sz w:val="20"/>
          <w:szCs w:val="20"/>
        </w:rPr>
      </w:pPr>
      <w:r w:rsidRPr="00F106CE">
        <w:rPr>
          <w:rFonts w:eastAsia="Times New Roman" w:cs="Times New Roman"/>
          <w:sz w:val="20"/>
          <w:szCs w:val="20"/>
        </w:rPr>
        <w:t xml:space="preserve">Figure 5. The differences between Kirk and MC among various </w:t>
      </w:r>
      <w:r w:rsidR="00DE74C1" w:rsidRPr="00F106CE">
        <w:rPr>
          <w:rFonts w:eastAsia="Times New Roman" w:cs="Times New Roman"/>
          <w:sz w:val="20"/>
          <w:szCs w:val="20"/>
        </w:rPr>
        <w:br/>
      </w:r>
      <w:r w:rsidR="00DD47A7" w:rsidRPr="00F106CE">
        <w:rPr>
          <w:rFonts w:eastAsia="Times New Roman" w:cs="Times New Roman"/>
          <w:sz w:val="20"/>
          <w:szCs w:val="20"/>
        </w:rPr>
        <w:t xml:space="preserve">(a)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r>
          <m:rPr>
            <m:sty m:val="p"/>
          </m:rPr>
          <w:rPr>
            <w:rFonts w:ascii="Cambria Math" w:eastAsia="Times New Roman" w:hAnsi="Cambria Math" w:cs="Times New Roman"/>
            <w:sz w:val="20"/>
            <w:szCs w:val="20"/>
          </w:rPr>
          <m:t>ρ</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08E3BD20" w14:textId="1C7BFDDC" w:rsidR="00DE74C1" w:rsidRPr="00F106CE" w:rsidRDefault="00DE74C1" w:rsidP="00FB7D32">
      <w:pPr>
        <w:spacing w:before="240" w:afterLines="0" w:after="0"/>
        <w:jc w:val="both"/>
        <w:rPr>
          <w:rFonts w:cs="Times New Roman"/>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a).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3DB39C9" w14:textId="4BBFE9DF" w:rsidR="00DE74C1" w:rsidRPr="00F106CE" w:rsidRDefault="00DE74C1" w:rsidP="00FB7D32">
      <w:pPr>
        <w:spacing w:before="240" w:afterLines="0" w:after="0"/>
        <w:jc w:val="both"/>
        <w:rPr>
          <w:rFonts w:cs="Times New Roman"/>
        </w:rPr>
      </w:pPr>
      <w:r w:rsidRPr="00F106CE">
        <w:rPr>
          <w:rFonts w:cs="Times New Roman"/>
        </w:rPr>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b).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7B2430">
      <w:pPr>
        <w:pStyle w:val="Heading1"/>
      </w:pPr>
      <w:r w:rsidRPr="00F106CE">
        <w:t>Conclusion</w:t>
      </w:r>
    </w:p>
    <w:p w14:paraId="1FE5FEFC" w14:textId="77777777" w:rsidR="00F958BE" w:rsidRPr="00F106CE" w:rsidRDefault="005B5B17" w:rsidP="003846B2">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3846B2">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1031A1">
      <w:pPr>
        <w:pStyle w:val="Heading1"/>
      </w:pPr>
      <w:r w:rsidRPr="00F106CE">
        <w:t>References</w:t>
      </w:r>
    </w:p>
    <w:p w14:paraId="5E0E785A" w14:textId="2F9D15F3" w:rsidR="005E49C9" w:rsidRPr="005E49C9" w:rsidRDefault="003B7112" w:rsidP="005E49C9">
      <w:pPr>
        <w:widowControl w:val="0"/>
        <w:autoSpaceDE w:val="0"/>
        <w:autoSpaceDN w:val="0"/>
        <w:adjustRightInd w:val="0"/>
        <w:spacing w:after="120" w:line="240" w:lineRule="auto"/>
        <w:ind w:left="640" w:hanging="640"/>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E49C9">
      <w:pPr>
        <w:widowControl w:val="0"/>
        <w:autoSpaceDE w:val="0"/>
        <w:autoSpaceDN w:val="0"/>
        <w:adjustRightInd w:val="0"/>
        <w:spacing w:after="120" w:line="240" w:lineRule="auto"/>
        <w:ind w:left="640" w:hanging="640"/>
        <w:rPr>
          <w:rFonts w:cs="Times New Roman"/>
          <w:noProof/>
          <w:sz w:val="20"/>
        </w:rPr>
      </w:pPr>
    </w:p>
    <w:p w14:paraId="7D10A61B" w14:textId="4151EBFC" w:rsidR="00BE10B0" w:rsidRPr="00F106CE" w:rsidRDefault="003B7112" w:rsidP="0085111E">
      <w:pPr>
        <w:pStyle w:val="Heading1"/>
      </w:pPr>
      <w:r w:rsidRPr="00F106CE">
        <w:rPr>
          <w:sz w:val="20"/>
          <w:szCs w:val="20"/>
          <w:highlight w:val="white"/>
        </w:rPr>
        <w:lastRenderedPageBreak/>
        <w:fldChar w:fldCharType="end"/>
      </w:r>
      <w:r w:rsidR="00DD47A7" w:rsidRPr="00F106CE">
        <w:t>Appendix</w:t>
      </w:r>
    </w:p>
    <w:p w14:paraId="50956098" w14:textId="2D6B8F61" w:rsidR="00BE10B0" w:rsidRPr="00F106CE" w:rsidRDefault="0019760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Comparison &amp; Visualization in R Codes, by Cheng Tuoyuan</w:t>
      </w:r>
    </w:p>
    <w:sectPr w:rsidR="00BE10B0" w:rsidRPr="00F106CE" w:rsidSect="009477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3C2FA" w14:textId="77777777" w:rsidR="002E468C" w:rsidRDefault="002E468C">
      <w:pPr>
        <w:spacing w:after="120" w:line="240" w:lineRule="auto"/>
      </w:pPr>
      <w:r>
        <w:separator/>
      </w:r>
    </w:p>
  </w:endnote>
  <w:endnote w:type="continuationSeparator" w:id="0">
    <w:p w14:paraId="15DC3C85" w14:textId="77777777" w:rsidR="002E468C" w:rsidRDefault="002E468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90D19" w14:textId="77777777" w:rsidR="002E468C" w:rsidRDefault="002E468C">
      <w:pPr>
        <w:spacing w:after="120" w:line="240" w:lineRule="auto"/>
      </w:pPr>
      <w:r>
        <w:separator/>
      </w:r>
    </w:p>
  </w:footnote>
  <w:footnote w:type="continuationSeparator" w:id="0">
    <w:p w14:paraId="4EBBFDD4" w14:textId="77777777" w:rsidR="002E468C" w:rsidRDefault="002E468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3"/>
  </w:num>
  <w:num w:numId="2">
    <w:abstractNumId w:val="10"/>
  </w:num>
  <w:num w:numId="3">
    <w:abstractNumId w:val="2"/>
  </w:num>
  <w:num w:numId="4">
    <w:abstractNumId w:val="1"/>
  </w:num>
  <w:num w:numId="5">
    <w:abstractNumId w:val="4"/>
  </w:num>
  <w:num w:numId="6">
    <w:abstractNumId w:val="0"/>
  </w:num>
  <w:num w:numId="7">
    <w:abstractNumId w:val="6"/>
  </w:num>
  <w:num w:numId="8">
    <w:abstractNumId w:val="8"/>
  </w:num>
  <w:num w:numId="9">
    <w:abstractNumId w:val="7"/>
  </w:num>
  <w:num w:numId="10">
    <w:abstractNumId w:val="9"/>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A28FA"/>
    <w:rsid w:val="000A5D08"/>
    <w:rsid w:val="000A6A4C"/>
    <w:rsid w:val="000B1F90"/>
    <w:rsid w:val="000D1B25"/>
    <w:rsid w:val="000E42BC"/>
    <w:rsid w:val="001031A1"/>
    <w:rsid w:val="001225A4"/>
    <w:rsid w:val="00125B2C"/>
    <w:rsid w:val="00136B7F"/>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F4435"/>
    <w:rsid w:val="00306650"/>
    <w:rsid w:val="00346922"/>
    <w:rsid w:val="003513F6"/>
    <w:rsid w:val="00380A49"/>
    <w:rsid w:val="003846B2"/>
    <w:rsid w:val="003B7112"/>
    <w:rsid w:val="003C13D8"/>
    <w:rsid w:val="003E073A"/>
    <w:rsid w:val="00403379"/>
    <w:rsid w:val="00421797"/>
    <w:rsid w:val="00431367"/>
    <w:rsid w:val="004429E3"/>
    <w:rsid w:val="00447D22"/>
    <w:rsid w:val="004551EC"/>
    <w:rsid w:val="0045530B"/>
    <w:rsid w:val="004C31AF"/>
    <w:rsid w:val="004F2C92"/>
    <w:rsid w:val="004F35B7"/>
    <w:rsid w:val="004F35FD"/>
    <w:rsid w:val="004F46C0"/>
    <w:rsid w:val="00502926"/>
    <w:rsid w:val="0051042F"/>
    <w:rsid w:val="00514B0E"/>
    <w:rsid w:val="00540E42"/>
    <w:rsid w:val="0054630E"/>
    <w:rsid w:val="00557A75"/>
    <w:rsid w:val="00571368"/>
    <w:rsid w:val="0058663C"/>
    <w:rsid w:val="0059665F"/>
    <w:rsid w:val="005A043B"/>
    <w:rsid w:val="005B5931"/>
    <w:rsid w:val="005B5B17"/>
    <w:rsid w:val="005C268B"/>
    <w:rsid w:val="005C507B"/>
    <w:rsid w:val="005C7BED"/>
    <w:rsid w:val="005D6499"/>
    <w:rsid w:val="005D73D8"/>
    <w:rsid w:val="005E0378"/>
    <w:rsid w:val="005E49C9"/>
    <w:rsid w:val="0063389B"/>
    <w:rsid w:val="00634D1D"/>
    <w:rsid w:val="00696816"/>
    <w:rsid w:val="006A0E80"/>
    <w:rsid w:val="006E1035"/>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A19D5"/>
    <w:rsid w:val="00AB441D"/>
    <w:rsid w:val="00AB79E7"/>
    <w:rsid w:val="00AC35C4"/>
    <w:rsid w:val="00AC4705"/>
    <w:rsid w:val="00AF35E8"/>
    <w:rsid w:val="00B067F4"/>
    <w:rsid w:val="00B30760"/>
    <w:rsid w:val="00B318EC"/>
    <w:rsid w:val="00B34EF4"/>
    <w:rsid w:val="00B42596"/>
    <w:rsid w:val="00B92C0D"/>
    <w:rsid w:val="00BA1196"/>
    <w:rsid w:val="00BB0608"/>
    <w:rsid w:val="00BB6EEC"/>
    <w:rsid w:val="00BE10B0"/>
    <w:rsid w:val="00C06E37"/>
    <w:rsid w:val="00C21215"/>
    <w:rsid w:val="00C33AA6"/>
    <w:rsid w:val="00C71AC6"/>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E23444"/>
    <w:rsid w:val="00E25904"/>
    <w:rsid w:val="00E51F6B"/>
    <w:rsid w:val="00E810EA"/>
    <w:rsid w:val="00E844AB"/>
    <w:rsid w:val="00EB3141"/>
    <w:rsid w:val="00EB6620"/>
    <w:rsid w:val="00EC690B"/>
    <w:rsid w:val="00EC7E99"/>
    <w:rsid w:val="00EF3E9F"/>
    <w:rsid w:val="00F06898"/>
    <w:rsid w:val="00F106CE"/>
    <w:rsid w:val="00F15412"/>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7DA29-CB19-4B4C-A111-2EAF66BA9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7</Pages>
  <Words>4022</Words>
  <Characters>2293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00</cp:revision>
  <dcterms:created xsi:type="dcterms:W3CDTF">2020-11-03T12:53:00Z</dcterms:created>
  <dcterms:modified xsi:type="dcterms:W3CDTF">2020-11-2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